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FABB716" w14:textId="77777777" w:rsidR="00B8089A" w:rsidRPr="00EE54B4" w:rsidRDefault="00B8089A" w:rsidP="00B8089A">
      <w:pPr>
        <w:rPr>
          <w:rFonts w:ascii="Times New Roman" w:hAnsi="Times New Roman" w:cs="Times New Roman"/>
          <w:b/>
          <w:bCs/>
        </w:rPr>
      </w:pPr>
      <w:bookmarkStart w:id="0" w:name="_GoBack"/>
      <w:bookmarkEnd w:id="0"/>
    </w:p>
    <w:p w14:paraId="299BBA89" w14:textId="0BDEF412" w:rsidR="00B8089A" w:rsidRPr="00EE54B4" w:rsidRDefault="00B8089A" w:rsidP="00B8089A">
      <w:pPr>
        <w:rPr>
          <w:rFonts w:ascii="Times New Roman" w:hAnsi="Times New Roman" w:cs="Times New Roman"/>
          <w:b/>
          <w:bCs/>
        </w:rPr>
      </w:pPr>
      <w:r w:rsidRPr="00EE54B4">
        <w:rPr>
          <w:rFonts w:ascii="Times New Roman" w:hAnsi="Times New Roman" w:cs="Times New Roman"/>
          <w:b/>
          <w:bCs/>
        </w:rPr>
        <w:t xml:space="preserve">Supplementary File </w:t>
      </w:r>
      <w:r w:rsidR="002308B1">
        <w:rPr>
          <w:rFonts w:ascii="Times New Roman" w:hAnsi="Times New Roman" w:cs="Times New Roman"/>
          <w:b/>
          <w:bCs/>
        </w:rPr>
        <w:t>4</w:t>
      </w:r>
      <w:r w:rsidRPr="00EE54B4">
        <w:rPr>
          <w:rFonts w:ascii="Times New Roman" w:hAnsi="Times New Roman" w:cs="Times New Roman"/>
          <w:b/>
          <w:bCs/>
        </w:rPr>
        <w:t>: Multivaria</w:t>
      </w:r>
      <w:r w:rsidR="005F0487">
        <w:rPr>
          <w:rFonts w:ascii="Times New Roman" w:hAnsi="Times New Roman" w:cs="Times New Roman"/>
          <w:b/>
          <w:bCs/>
        </w:rPr>
        <w:t>ble</w:t>
      </w:r>
      <w:r w:rsidRPr="00EE54B4">
        <w:rPr>
          <w:rFonts w:ascii="Times New Roman" w:hAnsi="Times New Roman" w:cs="Times New Roman"/>
          <w:b/>
          <w:bCs/>
        </w:rPr>
        <w:t xml:space="preserve"> analysis  </w:t>
      </w:r>
    </w:p>
    <w:p w14:paraId="564FD0D7" w14:textId="77777777" w:rsidR="00B8089A" w:rsidRPr="003C7AF0" w:rsidRDefault="00B8089A" w:rsidP="00B8089A">
      <w:pPr>
        <w:rPr>
          <w:rFonts w:ascii="Times New Roman" w:hAnsi="Times New Roman" w:cs="Times New Roman"/>
        </w:rPr>
      </w:pPr>
    </w:p>
    <w:p w14:paraId="25EAA430" w14:textId="0346181B" w:rsidR="005F0487" w:rsidRDefault="00B8089A" w:rsidP="00B8089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ultivari</w:t>
      </w:r>
      <w:r w:rsidR="005F0487">
        <w:rPr>
          <w:rFonts w:ascii="Times New Roman" w:hAnsi="Times New Roman" w:cs="Times New Roman"/>
        </w:rPr>
        <w:t>able</w:t>
      </w:r>
      <w:r>
        <w:rPr>
          <w:rFonts w:ascii="Times New Roman" w:hAnsi="Times New Roman" w:cs="Times New Roman"/>
        </w:rPr>
        <w:t xml:space="preserve"> logistic regression was conducted to</w:t>
      </w:r>
      <w:r w:rsidR="005F0487">
        <w:rPr>
          <w:rFonts w:ascii="Times New Roman" w:hAnsi="Times New Roman" w:cs="Times New Roman"/>
        </w:rPr>
        <w:t xml:space="preserve"> identify variables associated with “probable” or “unclear somatization category assignment. </w:t>
      </w:r>
    </w:p>
    <w:p w14:paraId="4B9071CA" w14:textId="77777777" w:rsidR="005F0487" w:rsidRDefault="005F0487" w:rsidP="00B8089A">
      <w:pPr>
        <w:rPr>
          <w:rFonts w:ascii="Times New Roman" w:hAnsi="Times New Roman" w:cs="Times New Roman"/>
        </w:rPr>
      </w:pPr>
    </w:p>
    <w:p w14:paraId="1B517F91" w14:textId="13BF85E8" w:rsidR="00B8089A" w:rsidRDefault="005F0487" w:rsidP="00B8089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Model variables were identified from the literature (see reference list below) as potentially related to somatization. We suspected these may contribute to clinician judgement of somatization classification. These variables include </w:t>
      </w:r>
      <w:r w:rsidR="00333E40">
        <w:rPr>
          <w:rFonts w:ascii="Times New Roman" w:hAnsi="Times New Roman" w:cs="Times New Roman"/>
        </w:rPr>
        <w:t xml:space="preserve">age (years), sex (male/female), symptom length (under 1-week, 1-week to 1-month, over 1-month), negative diagnostic test count (revealing no abnormalities), prior health care visit count (e.g., emergency department, primary care). Variables </w:t>
      </w:r>
      <w:r w:rsidR="00B8089A">
        <w:rPr>
          <w:rFonts w:ascii="Times New Roman" w:hAnsi="Times New Roman" w:cs="Times New Roman"/>
        </w:rPr>
        <w:t>were identified through the literature and empirical knowledge. The binary outcome variable of this analysis was operationalized as</w:t>
      </w:r>
      <w:r w:rsidR="00C927DB">
        <w:rPr>
          <w:rFonts w:ascii="Times New Roman" w:hAnsi="Times New Roman" w:cs="Times New Roman"/>
        </w:rPr>
        <w:t xml:space="preserve"> “somatization unlikely” (outcome absent) and </w:t>
      </w:r>
      <w:r w:rsidR="00B8089A">
        <w:rPr>
          <w:rFonts w:ascii="Times New Roman" w:hAnsi="Times New Roman" w:cs="Times New Roman"/>
        </w:rPr>
        <w:t>“somatization</w:t>
      </w:r>
      <w:r w:rsidR="0006510A">
        <w:rPr>
          <w:rFonts w:ascii="Times New Roman" w:hAnsi="Times New Roman" w:cs="Times New Roman"/>
        </w:rPr>
        <w:t xml:space="preserve"> </w:t>
      </w:r>
      <w:r w:rsidR="00C927DB">
        <w:rPr>
          <w:rFonts w:ascii="Times New Roman" w:hAnsi="Times New Roman" w:cs="Times New Roman"/>
        </w:rPr>
        <w:t>possible</w:t>
      </w:r>
      <w:r w:rsidR="0006510A">
        <w:rPr>
          <w:rFonts w:ascii="Times New Roman" w:hAnsi="Times New Roman" w:cs="Times New Roman"/>
        </w:rPr>
        <w:t xml:space="preserve"> or probable</w:t>
      </w:r>
      <w:r w:rsidR="00B8089A">
        <w:rPr>
          <w:rFonts w:ascii="Times New Roman" w:hAnsi="Times New Roman" w:cs="Times New Roman"/>
        </w:rPr>
        <w:t xml:space="preserve">” </w:t>
      </w:r>
      <w:r w:rsidR="00C927DB">
        <w:rPr>
          <w:rFonts w:ascii="Times New Roman" w:hAnsi="Times New Roman" w:cs="Times New Roman"/>
        </w:rPr>
        <w:t xml:space="preserve">(outcome present). </w:t>
      </w:r>
    </w:p>
    <w:p w14:paraId="209799D8" w14:textId="77777777" w:rsidR="00B8089A" w:rsidRDefault="00B8089A" w:rsidP="00B8089A">
      <w:pPr>
        <w:tabs>
          <w:tab w:val="left" w:pos="6960"/>
        </w:tabs>
        <w:rPr>
          <w:rFonts w:ascii="Times New Roman" w:hAnsi="Times New Roman" w:cs="Times New Roman"/>
        </w:rPr>
      </w:pPr>
    </w:p>
    <w:p w14:paraId="72F5C7D6" w14:textId="69F1544B" w:rsidR="00B8089A" w:rsidRDefault="00B8089A" w:rsidP="00B8089A">
      <w:pPr>
        <w:tabs>
          <w:tab w:val="left" w:pos="6960"/>
        </w:tabs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 xml:space="preserve">The table below summarizes crude and adjusted odds ratios (with 95% confidence intervals) for </w:t>
      </w:r>
      <w:r w:rsidR="009C6934">
        <w:rPr>
          <w:rFonts w:ascii="Times New Roman" w:hAnsi="Times New Roman" w:cs="Times New Roman"/>
          <w:color w:val="000000" w:themeColor="text1"/>
        </w:rPr>
        <w:t>probable or unclear</w:t>
      </w:r>
      <w:r>
        <w:rPr>
          <w:rFonts w:ascii="Times New Roman" w:hAnsi="Times New Roman" w:cs="Times New Roman"/>
          <w:color w:val="000000" w:themeColor="text1"/>
        </w:rPr>
        <w:t xml:space="preserve"> somatization in relation to different patient</w:t>
      </w:r>
      <w:r w:rsidR="009C6934">
        <w:rPr>
          <w:rFonts w:ascii="Times New Roman" w:hAnsi="Times New Roman" w:cs="Times New Roman"/>
          <w:color w:val="000000" w:themeColor="text1"/>
        </w:rPr>
        <w:t xml:space="preserve"> and visit</w:t>
      </w:r>
      <w:r>
        <w:rPr>
          <w:rFonts w:ascii="Times New Roman" w:hAnsi="Times New Roman" w:cs="Times New Roman"/>
          <w:color w:val="000000" w:themeColor="text1"/>
        </w:rPr>
        <w:t xml:space="preserve"> characteristics.  </w:t>
      </w:r>
    </w:p>
    <w:p w14:paraId="6A3BBD40" w14:textId="77777777" w:rsidR="0020479F" w:rsidRDefault="0020479F" w:rsidP="00B8089A">
      <w:pPr>
        <w:tabs>
          <w:tab w:val="left" w:pos="6960"/>
        </w:tabs>
        <w:rPr>
          <w:rFonts w:ascii="Times New Roman" w:hAnsi="Times New Roman" w:cs="Times New Roman"/>
          <w:color w:val="000000" w:themeColor="text1"/>
        </w:rPr>
      </w:pPr>
    </w:p>
    <w:tbl>
      <w:tblPr>
        <w:tblStyle w:val="ListTable2"/>
        <w:tblW w:w="0" w:type="auto"/>
        <w:tblBorders>
          <w:top w:val="single" w:sz="4" w:space="0" w:color="000000" w:themeColor="text1"/>
          <w:bottom w:val="single" w:sz="4" w:space="0" w:color="000000" w:themeColor="text1"/>
          <w:insideH w:val="none" w:sz="0" w:space="0" w:color="auto"/>
        </w:tblBorders>
        <w:tblLook w:val="04A0" w:firstRow="1" w:lastRow="0" w:firstColumn="1" w:lastColumn="0" w:noHBand="0" w:noVBand="1"/>
      </w:tblPr>
      <w:tblGrid>
        <w:gridCol w:w="598"/>
        <w:gridCol w:w="3766"/>
        <w:gridCol w:w="2153"/>
        <w:gridCol w:w="2153"/>
      </w:tblGrid>
      <w:tr w:rsidR="0020479F" w:rsidRPr="003C7AF0" w14:paraId="56A7280C" w14:textId="77777777" w:rsidTr="00B1291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8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  <w:noWrap/>
            <w:hideMark/>
          </w:tcPr>
          <w:p w14:paraId="395B4FD7" w14:textId="77777777" w:rsidR="0020479F" w:rsidRPr="003C7AF0" w:rsidRDefault="0020479F" w:rsidP="00B12915">
            <w:pPr>
              <w:tabs>
                <w:tab w:val="left" w:pos="6960"/>
              </w:tabs>
              <w:rPr>
                <w:rFonts w:ascii="Times New Roman" w:hAnsi="Times New Roman" w:cs="Times New Roman"/>
                <w:b w:val="0"/>
                <w:color w:val="000000" w:themeColor="text1"/>
              </w:rPr>
            </w:pPr>
          </w:p>
        </w:tc>
        <w:tc>
          <w:tcPr>
            <w:tcW w:w="3766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  <w:noWrap/>
            <w:hideMark/>
          </w:tcPr>
          <w:p w14:paraId="7F12AEC3" w14:textId="77777777" w:rsidR="0020479F" w:rsidRPr="007D7EF9" w:rsidRDefault="0020479F" w:rsidP="00B12915">
            <w:pPr>
              <w:tabs>
                <w:tab w:val="left" w:pos="6960"/>
              </w:tabs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 w:rsidRPr="007D7EF9">
              <w:rPr>
                <w:rFonts w:ascii="Times New Roman" w:hAnsi="Times New Roman" w:cs="Times New Roman"/>
                <w:b w:val="0"/>
                <w:color w:val="000000" w:themeColor="text1"/>
              </w:rPr>
              <w:t xml:space="preserve">Covariate  </w:t>
            </w:r>
          </w:p>
        </w:tc>
        <w:tc>
          <w:tcPr>
            <w:tcW w:w="2153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  <w:noWrap/>
            <w:hideMark/>
          </w:tcPr>
          <w:p w14:paraId="0AC76FDF" w14:textId="77777777" w:rsidR="0020479F" w:rsidRPr="007D7EF9" w:rsidRDefault="0020479F" w:rsidP="00B12915">
            <w:pPr>
              <w:tabs>
                <w:tab w:val="left" w:pos="6960"/>
              </w:tabs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 w:rsidRPr="007D7EF9">
              <w:rPr>
                <w:rFonts w:ascii="Times New Roman" w:hAnsi="Times New Roman" w:cs="Times New Roman"/>
                <w:b w:val="0"/>
                <w:color w:val="000000" w:themeColor="text1"/>
              </w:rPr>
              <w:t xml:space="preserve">Unadjusted </w:t>
            </w:r>
          </w:p>
        </w:tc>
        <w:tc>
          <w:tcPr>
            <w:tcW w:w="2153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  <w:noWrap/>
            <w:hideMark/>
          </w:tcPr>
          <w:p w14:paraId="201B6966" w14:textId="77777777" w:rsidR="0020479F" w:rsidRPr="00EE54B4" w:rsidRDefault="0020479F" w:rsidP="00B12915">
            <w:pPr>
              <w:tabs>
                <w:tab w:val="left" w:pos="6960"/>
              </w:tabs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000000" w:themeColor="text1"/>
                <w:vertAlign w:val="superscript"/>
              </w:rPr>
            </w:pPr>
            <w:r w:rsidRPr="007D7EF9">
              <w:rPr>
                <w:rFonts w:ascii="Times New Roman" w:hAnsi="Times New Roman" w:cs="Times New Roman"/>
                <w:b w:val="0"/>
                <w:color w:val="000000" w:themeColor="text1"/>
              </w:rPr>
              <w:t>Adjusted</w:t>
            </w:r>
            <w:r>
              <w:rPr>
                <w:rFonts w:ascii="Times New Roman" w:hAnsi="Times New Roman" w:cs="Times New Roman"/>
                <w:b w:val="0"/>
                <w:color w:val="000000" w:themeColor="text1"/>
                <w:vertAlign w:val="superscript"/>
              </w:rPr>
              <w:t>a</w:t>
            </w:r>
          </w:p>
        </w:tc>
      </w:tr>
      <w:tr w:rsidR="0020479F" w:rsidRPr="003C7AF0" w14:paraId="3FE69CC6" w14:textId="77777777" w:rsidTr="00B1291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8" w:type="dxa"/>
            <w:tcBorders>
              <w:top w:val="single" w:sz="4" w:space="0" w:color="000000" w:themeColor="text1"/>
            </w:tcBorders>
            <w:shd w:val="clear" w:color="auto" w:fill="auto"/>
            <w:noWrap/>
            <w:hideMark/>
          </w:tcPr>
          <w:p w14:paraId="65B844D3" w14:textId="77777777" w:rsidR="0020479F" w:rsidRPr="003C7AF0" w:rsidRDefault="0020479F" w:rsidP="00B12915">
            <w:pPr>
              <w:tabs>
                <w:tab w:val="left" w:pos="6960"/>
              </w:tabs>
              <w:rPr>
                <w:rFonts w:ascii="Times New Roman" w:hAnsi="Times New Roman" w:cs="Times New Roman"/>
                <w:b w:val="0"/>
                <w:color w:val="000000" w:themeColor="text1"/>
              </w:rPr>
            </w:pPr>
          </w:p>
        </w:tc>
        <w:tc>
          <w:tcPr>
            <w:tcW w:w="3766" w:type="dxa"/>
            <w:tcBorders>
              <w:top w:val="single" w:sz="4" w:space="0" w:color="000000" w:themeColor="text1"/>
            </w:tcBorders>
            <w:shd w:val="clear" w:color="auto" w:fill="auto"/>
            <w:noWrap/>
            <w:hideMark/>
          </w:tcPr>
          <w:p w14:paraId="69354524" w14:textId="77777777" w:rsidR="0020479F" w:rsidRPr="003C7AF0" w:rsidRDefault="0020479F" w:rsidP="00B12915">
            <w:pPr>
              <w:tabs>
                <w:tab w:val="left" w:pos="6960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3C7AF0">
              <w:rPr>
                <w:rFonts w:ascii="Times New Roman" w:hAnsi="Times New Roman" w:cs="Times New Roman"/>
                <w:color w:val="000000" w:themeColor="text1"/>
              </w:rPr>
              <w:t xml:space="preserve">Sex, female </w:t>
            </w:r>
          </w:p>
        </w:tc>
        <w:tc>
          <w:tcPr>
            <w:tcW w:w="2153" w:type="dxa"/>
            <w:tcBorders>
              <w:top w:val="single" w:sz="4" w:space="0" w:color="000000" w:themeColor="text1"/>
            </w:tcBorders>
            <w:shd w:val="clear" w:color="auto" w:fill="auto"/>
            <w:noWrap/>
            <w:hideMark/>
          </w:tcPr>
          <w:p w14:paraId="3BAA64E6" w14:textId="77777777" w:rsidR="0020479F" w:rsidRPr="003C7AF0" w:rsidRDefault="0020479F" w:rsidP="00B12915">
            <w:pPr>
              <w:tabs>
                <w:tab w:val="left" w:pos="6960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3C7AF0">
              <w:rPr>
                <w:rFonts w:ascii="Times New Roman" w:hAnsi="Times New Roman" w:cs="Times New Roman"/>
                <w:color w:val="000000" w:themeColor="text1"/>
              </w:rPr>
              <w:t>0.91 (0.38-2.15)</w:t>
            </w:r>
          </w:p>
        </w:tc>
        <w:tc>
          <w:tcPr>
            <w:tcW w:w="2153" w:type="dxa"/>
            <w:tcBorders>
              <w:top w:val="single" w:sz="4" w:space="0" w:color="000000" w:themeColor="text1"/>
            </w:tcBorders>
            <w:shd w:val="clear" w:color="auto" w:fill="auto"/>
            <w:noWrap/>
            <w:hideMark/>
          </w:tcPr>
          <w:p w14:paraId="12ED97D6" w14:textId="77777777" w:rsidR="0020479F" w:rsidRPr="003C7AF0" w:rsidRDefault="0020479F" w:rsidP="00B12915">
            <w:pPr>
              <w:tabs>
                <w:tab w:val="left" w:pos="6960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3C7AF0">
              <w:rPr>
                <w:rFonts w:ascii="Times New Roman" w:hAnsi="Times New Roman" w:cs="Times New Roman"/>
                <w:color w:val="000000" w:themeColor="text1"/>
              </w:rPr>
              <w:t>0.89 (0.31-2.55)</w:t>
            </w:r>
          </w:p>
        </w:tc>
      </w:tr>
      <w:tr w:rsidR="0020479F" w:rsidRPr="003C7AF0" w14:paraId="7F376326" w14:textId="77777777" w:rsidTr="00B1291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8" w:type="dxa"/>
            <w:shd w:val="clear" w:color="auto" w:fill="auto"/>
            <w:noWrap/>
            <w:hideMark/>
          </w:tcPr>
          <w:p w14:paraId="0D191BF8" w14:textId="77777777" w:rsidR="0020479F" w:rsidRPr="003C7AF0" w:rsidRDefault="0020479F" w:rsidP="00B12915">
            <w:pPr>
              <w:tabs>
                <w:tab w:val="left" w:pos="6960"/>
              </w:tabs>
              <w:rPr>
                <w:rFonts w:ascii="Times New Roman" w:hAnsi="Times New Roman" w:cs="Times New Roman"/>
                <w:b w:val="0"/>
                <w:color w:val="000000" w:themeColor="text1"/>
              </w:rPr>
            </w:pPr>
          </w:p>
        </w:tc>
        <w:tc>
          <w:tcPr>
            <w:tcW w:w="3766" w:type="dxa"/>
            <w:shd w:val="clear" w:color="auto" w:fill="auto"/>
            <w:noWrap/>
            <w:hideMark/>
          </w:tcPr>
          <w:p w14:paraId="1752A9E0" w14:textId="77777777" w:rsidR="0020479F" w:rsidRPr="003C7AF0" w:rsidRDefault="0020479F" w:rsidP="00B12915">
            <w:pPr>
              <w:tabs>
                <w:tab w:val="left" w:pos="6960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3C7AF0">
              <w:rPr>
                <w:rFonts w:ascii="Times New Roman" w:hAnsi="Times New Roman" w:cs="Times New Roman"/>
                <w:color w:val="000000" w:themeColor="text1"/>
              </w:rPr>
              <w:t>Age</w:t>
            </w:r>
          </w:p>
        </w:tc>
        <w:tc>
          <w:tcPr>
            <w:tcW w:w="2153" w:type="dxa"/>
            <w:shd w:val="clear" w:color="auto" w:fill="auto"/>
            <w:noWrap/>
            <w:hideMark/>
          </w:tcPr>
          <w:p w14:paraId="594BB35E" w14:textId="77777777" w:rsidR="0020479F" w:rsidRPr="003C7AF0" w:rsidRDefault="0020479F" w:rsidP="00B12915">
            <w:pPr>
              <w:tabs>
                <w:tab w:val="left" w:pos="6960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3C7AF0">
              <w:rPr>
                <w:rFonts w:ascii="Times New Roman" w:hAnsi="Times New Roman" w:cs="Times New Roman"/>
                <w:color w:val="000000" w:themeColor="text1"/>
              </w:rPr>
              <w:t>1.09 (0.95-1.23)</w:t>
            </w:r>
          </w:p>
        </w:tc>
        <w:tc>
          <w:tcPr>
            <w:tcW w:w="2153" w:type="dxa"/>
            <w:shd w:val="clear" w:color="auto" w:fill="auto"/>
            <w:noWrap/>
            <w:hideMark/>
          </w:tcPr>
          <w:p w14:paraId="482CF171" w14:textId="77777777" w:rsidR="0020479F" w:rsidRPr="003C7AF0" w:rsidRDefault="0020479F" w:rsidP="00B12915">
            <w:pPr>
              <w:tabs>
                <w:tab w:val="left" w:pos="6960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3C7AF0">
              <w:rPr>
                <w:rFonts w:ascii="Times New Roman" w:hAnsi="Times New Roman" w:cs="Times New Roman"/>
                <w:color w:val="000000" w:themeColor="text1"/>
              </w:rPr>
              <w:t>1.07 (0.91-1.26)</w:t>
            </w:r>
          </w:p>
        </w:tc>
      </w:tr>
      <w:tr w:rsidR="0020479F" w:rsidRPr="003C7AF0" w14:paraId="1DA27BBA" w14:textId="77777777" w:rsidTr="00B1291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8" w:type="dxa"/>
            <w:shd w:val="clear" w:color="auto" w:fill="auto"/>
            <w:noWrap/>
            <w:hideMark/>
          </w:tcPr>
          <w:p w14:paraId="0AE3A69D" w14:textId="77777777" w:rsidR="0020479F" w:rsidRPr="003C7AF0" w:rsidRDefault="0020479F" w:rsidP="00B12915">
            <w:pPr>
              <w:tabs>
                <w:tab w:val="left" w:pos="6960"/>
              </w:tabs>
              <w:rPr>
                <w:rFonts w:ascii="Times New Roman" w:hAnsi="Times New Roman" w:cs="Times New Roman"/>
                <w:b w:val="0"/>
                <w:color w:val="000000" w:themeColor="text1"/>
              </w:rPr>
            </w:pPr>
          </w:p>
        </w:tc>
        <w:tc>
          <w:tcPr>
            <w:tcW w:w="3766" w:type="dxa"/>
            <w:shd w:val="clear" w:color="auto" w:fill="auto"/>
            <w:noWrap/>
            <w:hideMark/>
          </w:tcPr>
          <w:p w14:paraId="5A7B879C" w14:textId="77777777" w:rsidR="0020479F" w:rsidRPr="003C7AF0" w:rsidRDefault="0020479F" w:rsidP="00B12915">
            <w:pPr>
              <w:tabs>
                <w:tab w:val="left" w:pos="6960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3C7AF0">
              <w:rPr>
                <w:rFonts w:ascii="Times New Roman" w:hAnsi="Times New Roman" w:cs="Times New Roman"/>
                <w:color w:val="000000" w:themeColor="text1"/>
              </w:rPr>
              <w:t xml:space="preserve">Prior health care visits, yes </w:t>
            </w:r>
          </w:p>
        </w:tc>
        <w:tc>
          <w:tcPr>
            <w:tcW w:w="2153" w:type="dxa"/>
            <w:shd w:val="clear" w:color="auto" w:fill="auto"/>
            <w:noWrap/>
            <w:hideMark/>
          </w:tcPr>
          <w:p w14:paraId="500E5CD0" w14:textId="77777777" w:rsidR="0020479F" w:rsidRPr="003C7AF0" w:rsidRDefault="0020479F" w:rsidP="00B12915">
            <w:pPr>
              <w:tabs>
                <w:tab w:val="left" w:pos="6960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3C7AF0">
              <w:rPr>
                <w:rFonts w:ascii="Times New Roman" w:hAnsi="Times New Roman" w:cs="Times New Roman"/>
                <w:color w:val="000000" w:themeColor="text1"/>
              </w:rPr>
              <w:t>1.26 (0.46-3.49)</w:t>
            </w:r>
          </w:p>
        </w:tc>
        <w:tc>
          <w:tcPr>
            <w:tcW w:w="2153" w:type="dxa"/>
            <w:shd w:val="clear" w:color="auto" w:fill="auto"/>
            <w:noWrap/>
            <w:hideMark/>
          </w:tcPr>
          <w:p w14:paraId="520B7C0A" w14:textId="77777777" w:rsidR="0020479F" w:rsidRPr="003C7AF0" w:rsidRDefault="0020479F" w:rsidP="00B12915">
            <w:pPr>
              <w:tabs>
                <w:tab w:val="left" w:pos="6960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3C7AF0">
              <w:rPr>
                <w:rFonts w:ascii="Times New Roman" w:hAnsi="Times New Roman" w:cs="Times New Roman"/>
                <w:color w:val="000000" w:themeColor="text1"/>
              </w:rPr>
              <w:t>0.40 (0.09-1.64)</w:t>
            </w:r>
          </w:p>
        </w:tc>
      </w:tr>
      <w:tr w:rsidR="0020479F" w:rsidRPr="003C7AF0" w14:paraId="1BA7408F" w14:textId="77777777" w:rsidTr="00B1291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8" w:type="dxa"/>
            <w:shd w:val="clear" w:color="auto" w:fill="auto"/>
            <w:noWrap/>
            <w:hideMark/>
          </w:tcPr>
          <w:p w14:paraId="7D715E37" w14:textId="77777777" w:rsidR="0020479F" w:rsidRPr="003C7AF0" w:rsidRDefault="0020479F" w:rsidP="00B12915">
            <w:pPr>
              <w:tabs>
                <w:tab w:val="left" w:pos="6960"/>
              </w:tabs>
              <w:rPr>
                <w:rFonts w:ascii="Times New Roman" w:hAnsi="Times New Roman" w:cs="Times New Roman"/>
                <w:b w:val="0"/>
                <w:color w:val="000000" w:themeColor="text1"/>
              </w:rPr>
            </w:pPr>
          </w:p>
        </w:tc>
        <w:tc>
          <w:tcPr>
            <w:tcW w:w="3766" w:type="dxa"/>
            <w:shd w:val="clear" w:color="auto" w:fill="auto"/>
            <w:noWrap/>
            <w:hideMark/>
          </w:tcPr>
          <w:p w14:paraId="01386769" w14:textId="3580C65C" w:rsidR="0020479F" w:rsidRPr="003C7AF0" w:rsidRDefault="0020479F" w:rsidP="00B12915">
            <w:pPr>
              <w:tabs>
                <w:tab w:val="left" w:pos="6960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3C7AF0">
              <w:rPr>
                <w:rFonts w:ascii="Times New Roman" w:hAnsi="Times New Roman" w:cs="Times New Roman"/>
                <w:color w:val="000000" w:themeColor="text1"/>
              </w:rPr>
              <w:t xml:space="preserve">Symptom </w:t>
            </w:r>
            <w:r w:rsidR="002308B1">
              <w:rPr>
                <w:rFonts w:ascii="Times New Roman" w:hAnsi="Times New Roman" w:cs="Times New Roman"/>
                <w:color w:val="000000" w:themeColor="text1"/>
              </w:rPr>
              <w:t>duration</w:t>
            </w:r>
          </w:p>
        </w:tc>
        <w:tc>
          <w:tcPr>
            <w:tcW w:w="2153" w:type="dxa"/>
            <w:shd w:val="clear" w:color="auto" w:fill="auto"/>
            <w:noWrap/>
            <w:hideMark/>
          </w:tcPr>
          <w:p w14:paraId="6BE3CB55" w14:textId="77777777" w:rsidR="0020479F" w:rsidRPr="003C7AF0" w:rsidRDefault="0020479F" w:rsidP="00B12915">
            <w:pPr>
              <w:tabs>
                <w:tab w:val="left" w:pos="6960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153" w:type="dxa"/>
            <w:shd w:val="clear" w:color="auto" w:fill="auto"/>
            <w:noWrap/>
            <w:hideMark/>
          </w:tcPr>
          <w:p w14:paraId="1CFC71D2" w14:textId="77777777" w:rsidR="0020479F" w:rsidRPr="003C7AF0" w:rsidRDefault="0020479F" w:rsidP="00B12915">
            <w:pPr>
              <w:tabs>
                <w:tab w:val="left" w:pos="6960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20479F" w:rsidRPr="003C7AF0" w14:paraId="75E7EA7C" w14:textId="77777777" w:rsidTr="00B1291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8" w:type="dxa"/>
            <w:shd w:val="clear" w:color="auto" w:fill="auto"/>
            <w:noWrap/>
            <w:hideMark/>
          </w:tcPr>
          <w:p w14:paraId="7A647B6C" w14:textId="77777777" w:rsidR="0020479F" w:rsidRPr="003C7AF0" w:rsidRDefault="0020479F" w:rsidP="00B12915">
            <w:pPr>
              <w:tabs>
                <w:tab w:val="left" w:pos="6960"/>
              </w:tabs>
              <w:rPr>
                <w:rFonts w:ascii="Times New Roman" w:hAnsi="Times New Roman" w:cs="Times New Roman"/>
                <w:b w:val="0"/>
                <w:color w:val="000000" w:themeColor="text1"/>
              </w:rPr>
            </w:pPr>
          </w:p>
        </w:tc>
        <w:tc>
          <w:tcPr>
            <w:tcW w:w="3766" w:type="dxa"/>
            <w:shd w:val="clear" w:color="auto" w:fill="auto"/>
            <w:noWrap/>
            <w:hideMark/>
          </w:tcPr>
          <w:p w14:paraId="7BDFD764" w14:textId="77777777" w:rsidR="0020479F" w:rsidRPr="003C7AF0" w:rsidRDefault="0020479F" w:rsidP="00B12915">
            <w:pPr>
              <w:tabs>
                <w:tab w:val="left" w:pos="6960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 xml:space="preserve">   &lt; 1-week</w:t>
            </w:r>
          </w:p>
        </w:tc>
        <w:tc>
          <w:tcPr>
            <w:tcW w:w="2153" w:type="dxa"/>
            <w:shd w:val="clear" w:color="auto" w:fill="auto"/>
            <w:noWrap/>
            <w:hideMark/>
          </w:tcPr>
          <w:p w14:paraId="55570C97" w14:textId="77777777" w:rsidR="0020479F" w:rsidRPr="003C7AF0" w:rsidRDefault="0020479F" w:rsidP="00B12915">
            <w:pPr>
              <w:tabs>
                <w:tab w:val="left" w:pos="6960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3C7AF0">
              <w:rPr>
                <w:rFonts w:ascii="Times New Roman" w:hAnsi="Times New Roman" w:cs="Times New Roman"/>
                <w:color w:val="000000" w:themeColor="text1"/>
              </w:rPr>
              <w:t>Ref</w:t>
            </w:r>
          </w:p>
        </w:tc>
        <w:tc>
          <w:tcPr>
            <w:tcW w:w="2153" w:type="dxa"/>
            <w:shd w:val="clear" w:color="auto" w:fill="auto"/>
            <w:noWrap/>
            <w:hideMark/>
          </w:tcPr>
          <w:p w14:paraId="078AE10A" w14:textId="77777777" w:rsidR="0020479F" w:rsidRPr="003C7AF0" w:rsidRDefault="0020479F" w:rsidP="00B12915">
            <w:pPr>
              <w:tabs>
                <w:tab w:val="left" w:pos="6960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3C7AF0">
              <w:rPr>
                <w:rFonts w:ascii="Times New Roman" w:hAnsi="Times New Roman" w:cs="Times New Roman"/>
                <w:color w:val="000000" w:themeColor="text1"/>
              </w:rPr>
              <w:t>Ref</w:t>
            </w:r>
          </w:p>
        </w:tc>
      </w:tr>
      <w:tr w:rsidR="0020479F" w:rsidRPr="003C7AF0" w14:paraId="75C88525" w14:textId="77777777" w:rsidTr="00B1291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8" w:type="dxa"/>
            <w:shd w:val="clear" w:color="auto" w:fill="auto"/>
            <w:noWrap/>
            <w:hideMark/>
          </w:tcPr>
          <w:p w14:paraId="5D1B9D8B" w14:textId="77777777" w:rsidR="0020479F" w:rsidRPr="003C7AF0" w:rsidRDefault="0020479F" w:rsidP="00B12915">
            <w:pPr>
              <w:tabs>
                <w:tab w:val="left" w:pos="6960"/>
              </w:tabs>
              <w:rPr>
                <w:rFonts w:ascii="Times New Roman" w:hAnsi="Times New Roman" w:cs="Times New Roman"/>
                <w:b w:val="0"/>
                <w:color w:val="000000" w:themeColor="text1"/>
              </w:rPr>
            </w:pPr>
          </w:p>
        </w:tc>
        <w:tc>
          <w:tcPr>
            <w:tcW w:w="3766" w:type="dxa"/>
            <w:shd w:val="clear" w:color="auto" w:fill="auto"/>
            <w:noWrap/>
            <w:hideMark/>
          </w:tcPr>
          <w:p w14:paraId="0777B923" w14:textId="77777777" w:rsidR="0020479F" w:rsidRPr="003C7AF0" w:rsidRDefault="0020479F" w:rsidP="00B12915">
            <w:pPr>
              <w:tabs>
                <w:tab w:val="left" w:pos="6960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 xml:space="preserve">   </w:t>
            </w:r>
            <w:r w:rsidRPr="00EE54B4">
              <w:rPr>
                <w:rFonts w:ascii="Times New Roman" w:hAnsi="Times New Roman" w:cs="Times New Roman"/>
                <w:color w:val="000000" w:themeColor="text1"/>
                <w:u w:val="single"/>
              </w:rPr>
              <w:t>&gt;</w:t>
            </w:r>
            <w:r>
              <w:rPr>
                <w:rFonts w:ascii="Times New Roman" w:hAnsi="Times New Roman" w:cs="Times New Roman"/>
                <w:color w:val="000000" w:themeColor="text1"/>
              </w:rPr>
              <w:t>1-week</w:t>
            </w:r>
            <w:r w:rsidRPr="003C7AF0">
              <w:rPr>
                <w:rFonts w:ascii="Times New Roman" w:hAnsi="Times New Roman" w:cs="Times New Roman"/>
                <w:color w:val="000000" w:themeColor="text1"/>
              </w:rPr>
              <w:t xml:space="preserve"> to </w:t>
            </w:r>
            <w:r w:rsidRPr="00EE54B4">
              <w:rPr>
                <w:rFonts w:ascii="Times New Roman" w:hAnsi="Times New Roman" w:cs="Times New Roman"/>
                <w:color w:val="000000" w:themeColor="text1"/>
                <w:u w:val="single"/>
              </w:rPr>
              <w:t>&lt;</w:t>
            </w:r>
            <w:r>
              <w:rPr>
                <w:rFonts w:ascii="Times New Roman" w:hAnsi="Times New Roman" w:cs="Times New Roman"/>
                <w:color w:val="000000" w:themeColor="text1"/>
              </w:rPr>
              <w:t>1-month</w:t>
            </w:r>
          </w:p>
        </w:tc>
        <w:tc>
          <w:tcPr>
            <w:tcW w:w="2153" w:type="dxa"/>
            <w:shd w:val="clear" w:color="auto" w:fill="auto"/>
            <w:noWrap/>
            <w:hideMark/>
          </w:tcPr>
          <w:p w14:paraId="17062CD0" w14:textId="77777777" w:rsidR="0020479F" w:rsidRPr="003C7AF0" w:rsidRDefault="0020479F" w:rsidP="00B12915">
            <w:pPr>
              <w:tabs>
                <w:tab w:val="left" w:pos="6960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3C7AF0">
              <w:rPr>
                <w:rFonts w:ascii="Times New Roman" w:hAnsi="Times New Roman" w:cs="Times New Roman"/>
                <w:color w:val="000000" w:themeColor="text1"/>
              </w:rPr>
              <w:t>2.15 (0.62-7.48)</w:t>
            </w:r>
          </w:p>
        </w:tc>
        <w:tc>
          <w:tcPr>
            <w:tcW w:w="2153" w:type="dxa"/>
            <w:shd w:val="clear" w:color="auto" w:fill="auto"/>
            <w:noWrap/>
            <w:hideMark/>
          </w:tcPr>
          <w:p w14:paraId="62F1EAC5" w14:textId="77777777" w:rsidR="0020479F" w:rsidRPr="003C7AF0" w:rsidRDefault="0020479F" w:rsidP="00B12915">
            <w:pPr>
              <w:tabs>
                <w:tab w:val="left" w:pos="6960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3C7AF0">
              <w:rPr>
                <w:rFonts w:ascii="Times New Roman" w:hAnsi="Times New Roman" w:cs="Times New Roman"/>
                <w:color w:val="000000" w:themeColor="text1"/>
              </w:rPr>
              <w:t>1.68 (0.32-8.87)</w:t>
            </w:r>
          </w:p>
        </w:tc>
      </w:tr>
      <w:tr w:rsidR="0020479F" w:rsidRPr="003C7AF0" w14:paraId="15F33CAE" w14:textId="77777777" w:rsidTr="00B1291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8" w:type="dxa"/>
            <w:shd w:val="clear" w:color="auto" w:fill="auto"/>
            <w:noWrap/>
            <w:hideMark/>
          </w:tcPr>
          <w:p w14:paraId="28A8C6C4" w14:textId="77777777" w:rsidR="0020479F" w:rsidRPr="003C7AF0" w:rsidRDefault="0020479F" w:rsidP="00B12915">
            <w:pPr>
              <w:tabs>
                <w:tab w:val="left" w:pos="6960"/>
              </w:tabs>
              <w:rPr>
                <w:rFonts w:ascii="Times New Roman" w:hAnsi="Times New Roman" w:cs="Times New Roman"/>
                <w:b w:val="0"/>
                <w:color w:val="000000" w:themeColor="text1"/>
              </w:rPr>
            </w:pPr>
          </w:p>
        </w:tc>
        <w:tc>
          <w:tcPr>
            <w:tcW w:w="3766" w:type="dxa"/>
            <w:shd w:val="clear" w:color="auto" w:fill="auto"/>
            <w:noWrap/>
            <w:hideMark/>
          </w:tcPr>
          <w:p w14:paraId="6DDE1D73" w14:textId="77777777" w:rsidR="0020479F" w:rsidRPr="00EE54B4" w:rsidRDefault="0020479F" w:rsidP="00B12915">
            <w:pPr>
              <w:tabs>
                <w:tab w:val="left" w:pos="6960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 xml:space="preserve">   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&gt; 1-month</w:t>
            </w:r>
          </w:p>
        </w:tc>
        <w:tc>
          <w:tcPr>
            <w:tcW w:w="2153" w:type="dxa"/>
            <w:shd w:val="clear" w:color="auto" w:fill="auto"/>
            <w:noWrap/>
            <w:hideMark/>
          </w:tcPr>
          <w:p w14:paraId="7D1CB338" w14:textId="77777777" w:rsidR="0020479F" w:rsidRPr="007D7EF9" w:rsidRDefault="0020479F" w:rsidP="00B12915">
            <w:pPr>
              <w:tabs>
                <w:tab w:val="left" w:pos="6960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7D7EF9">
              <w:rPr>
                <w:rFonts w:ascii="Times New Roman" w:hAnsi="Times New Roman" w:cs="Times New Roman"/>
                <w:b/>
                <w:color w:val="000000" w:themeColor="text1"/>
              </w:rPr>
              <w:t>6.00 (1.78-20.27)</w:t>
            </w:r>
          </w:p>
        </w:tc>
        <w:tc>
          <w:tcPr>
            <w:tcW w:w="2153" w:type="dxa"/>
            <w:shd w:val="clear" w:color="auto" w:fill="auto"/>
            <w:noWrap/>
            <w:hideMark/>
          </w:tcPr>
          <w:p w14:paraId="511461A8" w14:textId="77777777" w:rsidR="0020479F" w:rsidRPr="007D7EF9" w:rsidRDefault="0020479F" w:rsidP="00B12915">
            <w:pPr>
              <w:tabs>
                <w:tab w:val="left" w:pos="6960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7D7EF9">
              <w:rPr>
                <w:rFonts w:ascii="Times New Roman" w:hAnsi="Times New Roman" w:cs="Times New Roman"/>
                <w:b/>
                <w:color w:val="000000" w:themeColor="text1"/>
              </w:rPr>
              <w:t>10.46 (2.36-46.45)</w:t>
            </w:r>
          </w:p>
        </w:tc>
      </w:tr>
      <w:tr w:rsidR="0020479F" w:rsidRPr="003C7AF0" w14:paraId="6FA27782" w14:textId="77777777" w:rsidTr="00B1291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8" w:type="dxa"/>
            <w:shd w:val="clear" w:color="auto" w:fill="auto"/>
            <w:noWrap/>
            <w:hideMark/>
          </w:tcPr>
          <w:p w14:paraId="2F6BA01A" w14:textId="77777777" w:rsidR="0020479F" w:rsidRPr="003C7AF0" w:rsidRDefault="0020479F" w:rsidP="00B12915">
            <w:pPr>
              <w:tabs>
                <w:tab w:val="left" w:pos="6960"/>
              </w:tabs>
              <w:rPr>
                <w:rFonts w:ascii="Times New Roman" w:hAnsi="Times New Roman" w:cs="Times New Roman"/>
                <w:b w:val="0"/>
                <w:color w:val="000000" w:themeColor="text1"/>
              </w:rPr>
            </w:pPr>
          </w:p>
        </w:tc>
        <w:tc>
          <w:tcPr>
            <w:tcW w:w="3766" w:type="dxa"/>
            <w:shd w:val="clear" w:color="auto" w:fill="auto"/>
            <w:noWrap/>
            <w:hideMark/>
          </w:tcPr>
          <w:p w14:paraId="4EE9C476" w14:textId="77777777" w:rsidR="0020479F" w:rsidRPr="003C7AF0" w:rsidRDefault="0020479F" w:rsidP="00B12915">
            <w:pPr>
              <w:tabs>
                <w:tab w:val="left" w:pos="6960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3C7AF0">
              <w:rPr>
                <w:rFonts w:ascii="Times New Roman" w:hAnsi="Times New Roman" w:cs="Times New Roman"/>
                <w:color w:val="000000" w:themeColor="text1"/>
              </w:rPr>
              <w:t>Number of diagnostic tests</w:t>
            </w:r>
          </w:p>
        </w:tc>
        <w:tc>
          <w:tcPr>
            <w:tcW w:w="2153" w:type="dxa"/>
            <w:shd w:val="clear" w:color="auto" w:fill="auto"/>
            <w:noWrap/>
            <w:hideMark/>
          </w:tcPr>
          <w:p w14:paraId="7922B37D" w14:textId="77777777" w:rsidR="0020479F" w:rsidRPr="003C7AF0" w:rsidRDefault="0020479F" w:rsidP="00B12915">
            <w:pPr>
              <w:tabs>
                <w:tab w:val="left" w:pos="6960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153" w:type="dxa"/>
            <w:shd w:val="clear" w:color="auto" w:fill="auto"/>
            <w:noWrap/>
            <w:hideMark/>
          </w:tcPr>
          <w:p w14:paraId="434CAD55" w14:textId="77777777" w:rsidR="0020479F" w:rsidRPr="003C7AF0" w:rsidRDefault="0020479F" w:rsidP="00B12915">
            <w:pPr>
              <w:tabs>
                <w:tab w:val="left" w:pos="6960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20479F" w:rsidRPr="003C7AF0" w14:paraId="17FC511A" w14:textId="77777777" w:rsidTr="00B1291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8" w:type="dxa"/>
            <w:shd w:val="clear" w:color="auto" w:fill="auto"/>
            <w:noWrap/>
            <w:hideMark/>
          </w:tcPr>
          <w:p w14:paraId="46CFAA11" w14:textId="77777777" w:rsidR="0020479F" w:rsidRPr="003C7AF0" w:rsidRDefault="0020479F" w:rsidP="00B12915">
            <w:pPr>
              <w:tabs>
                <w:tab w:val="left" w:pos="6960"/>
              </w:tabs>
              <w:rPr>
                <w:rFonts w:ascii="Times New Roman" w:hAnsi="Times New Roman" w:cs="Times New Roman"/>
                <w:b w:val="0"/>
                <w:color w:val="000000" w:themeColor="text1"/>
              </w:rPr>
            </w:pPr>
          </w:p>
        </w:tc>
        <w:tc>
          <w:tcPr>
            <w:tcW w:w="3766" w:type="dxa"/>
            <w:shd w:val="clear" w:color="auto" w:fill="auto"/>
            <w:noWrap/>
            <w:hideMark/>
          </w:tcPr>
          <w:p w14:paraId="27BC2120" w14:textId="77777777" w:rsidR="0020479F" w:rsidRPr="003C7AF0" w:rsidRDefault="0020479F" w:rsidP="00B12915">
            <w:pPr>
              <w:tabs>
                <w:tab w:val="left" w:pos="6960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 xml:space="preserve">   0</w:t>
            </w:r>
          </w:p>
        </w:tc>
        <w:tc>
          <w:tcPr>
            <w:tcW w:w="2153" w:type="dxa"/>
            <w:shd w:val="clear" w:color="auto" w:fill="auto"/>
            <w:noWrap/>
            <w:hideMark/>
          </w:tcPr>
          <w:p w14:paraId="774F7F05" w14:textId="77777777" w:rsidR="0020479F" w:rsidRPr="003C7AF0" w:rsidRDefault="0020479F" w:rsidP="00B12915">
            <w:pPr>
              <w:tabs>
                <w:tab w:val="left" w:pos="6960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3C7AF0">
              <w:rPr>
                <w:rFonts w:ascii="Times New Roman" w:hAnsi="Times New Roman" w:cs="Times New Roman"/>
                <w:color w:val="000000" w:themeColor="text1"/>
              </w:rPr>
              <w:t>Ref</w:t>
            </w:r>
          </w:p>
        </w:tc>
        <w:tc>
          <w:tcPr>
            <w:tcW w:w="2153" w:type="dxa"/>
            <w:shd w:val="clear" w:color="auto" w:fill="auto"/>
            <w:noWrap/>
            <w:hideMark/>
          </w:tcPr>
          <w:p w14:paraId="3FC8DE13" w14:textId="77777777" w:rsidR="0020479F" w:rsidRPr="003C7AF0" w:rsidRDefault="0020479F" w:rsidP="00B12915">
            <w:pPr>
              <w:tabs>
                <w:tab w:val="left" w:pos="6960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3C7AF0">
              <w:rPr>
                <w:rFonts w:ascii="Times New Roman" w:hAnsi="Times New Roman" w:cs="Times New Roman"/>
                <w:color w:val="000000" w:themeColor="text1"/>
              </w:rPr>
              <w:t>Ref</w:t>
            </w:r>
          </w:p>
        </w:tc>
      </w:tr>
      <w:tr w:rsidR="0020479F" w:rsidRPr="003C7AF0" w14:paraId="1990BC31" w14:textId="77777777" w:rsidTr="00B1291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8" w:type="dxa"/>
            <w:shd w:val="clear" w:color="auto" w:fill="auto"/>
            <w:noWrap/>
            <w:hideMark/>
          </w:tcPr>
          <w:p w14:paraId="45C00FE3" w14:textId="77777777" w:rsidR="0020479F" w:rsidRPr="003C7AF0" w:rsidRDefault="0020479F" w:rsidP="00B12915">
            <w:pPr>
              <w:tabs>
                <w:tab w:val="left" w:pos="6960"/>
              </w:tabs>
              <w:rPr>
                <w:rFonts w:ascii="Times New Roman" w:hAnsi="Times New Roman" w:cs="Times New Roman"/>
                <w:b w:val="0"/>
                <w:color w:val="000000" w:themeColor="text1"/>
              </w:rPr>
            </w:pPr>
          </w:p>
        </w:tc>
        <w:tc>
          <w:tcPr>
            <w:tcW w:w="3766" w:type="dxa"/>
            <w:shd w:val="clear" w:color="auto" w:fill="auto"/>
            <w:noWrap/>
            <w:hideMark/>
          </w:tcPr>
          <w:p w14:paraId="742E4F34" w14:textId="77777777" w:rsidR="0020479F" w:rsidRPr="003C7AF0" w:rsidRDefault="0020479F" w:rsidP="00B12915">
            <w:pPr>
              <w:tabs>
                <w:tab w:val="left" w:pos="6960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 xml:space="preserve">   1</w:t>
            </w:r>
          </w:p>
        </w:tc>
        <w:tc>
          <w:tcPr>
            <w:tcW w:w="2153" w:type="dxa"/>
            <w:shd w:val="clear" w:color="auto" w:fill="auto"/>
            <w:noWrap/>
            <w:hideMark/>
          </w:tcPr>
          <w:p w14:paraId="2FA172A1" w14:textId="77777777" w:rsidR="0020479F" w:rsidRPr="003C7AF0" w:rsidRDefault="0020479F" w:rsidP="00B12915">
            <w:pPr>
              <w:tabs>
                <w:tab w:val="left" w:pos="6960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3C7AF0">
              <w:rPr>
                <w:rFonts w:ascii="Times New Roman" w:hAnsi="Times New Roman" w:cs="Times New Roman"/>
                <w:color w:val="000000" w:themeColor="text1"/>
              </w:rPr>
              <w:t>2.58 (0.80-8.30)</w:t>
            </w:r>
          </w:p>
        </w:tc>
        <w:tc>
          <w:tcPr>
            <w:tcW w:w="2153" w:type="dxa"/>
            <w:shd w:val="clear" w:color="auto" w:fill="auto"/>
            <w:noWrap/>
            <w:hideMark/>
          </w:tcPr>
          <w:p w14:paraId="5FB76453" w14:textId="77777777" w:rsidR="0020479F" w:rsidRPr="003C7AF0" w:rsidRDefault="0020479F" w:rsidP="00B12915">
            <w:pPr>
              <w:tabs>
                <w:tab w:val="left" w:pos="6960"/>
              </w:tabs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 w:rsidRPr="003C7AF0">
              <w:rPr>
                <w:rFonts w:ascii="Times New Roman" w:hAnsi="Times New Roman" w:cs="Times New Roman"/>
                <w:color w:val="000000" w:themeColor="text1"/>
              </w:rPr>
              <w:t>2.14 (0.59-7.71)</w:t>
            </w:r>
          </w:p>
        </w:tc>
      </w:tr>
      <w:tr w:rsidR="0020479F" w:rsidRPr="003C7AF0" w14:paraId="15E41474" w14:textId="77777777" w:rsidTr="00B1291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8" w:type="dxa"/>
            <w:shd w:val="clear" w:color="auto" w:fill="auto"/>
            <w:noWrap/>
            <w:hideMark/>
          </w:tcPr>
          <w:p w14:paraId="609056D3" w14:textId="77777777" w:rsidR="0020479F" w:rsidRPr="003C7AF0" w:rsidRDefault="0020479F" w:rsidP="00B12915">
            <w:pPr>
              <w:tabs>
                <w:tab w:val="left" w:pos="6960"/>
              </w:tabs>
              <w:rPr>
                <w:rFonts w:ascii="Times New Roman" w:hAnsi="Times New Roman" w:cs="Times New Roman"/>
                <w:b w:val="0"/>
                <w:color w:val="000000" w:themeColor="text1"/>
              </w:rPr>
            </w:pPr>
          </w:p>
        </w:tc>
        <w:tc>
          <w:tcPr>
            <w:tcW w:w="3766" w:type="dxa"/>
            <w:shd w:val="clear" w:color="auto" w:fill="auto"/>
            <w:noWrap/>
            <w:hideMark/>
          </w:tcPr>
          <w:p w14:paraId="1C5FD13E" w14:textId="77777777" w:rsidR="0020479F" w:rsidRPr="004A210D" w:rsidRDefault="0020479F" w:rsidP="00B12915">
            <w:pPr>
              <w:tabs>
                <w:tab w:val="left" w:pos="6960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4A210D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 xml:space="preserve">   </w:t>
            </w:r>
            <w:r w:rsidRPr="004A210D">
              <w:rPr>
                <w:rFonts w:ascii="Times New Roman" w:hAnsi="Times New Roman" w:cs="Times New Roman"/>
                <w:b/>
                <w:bCs/>
                <w:color w:val="000000" w:themeColor="text1"/>
                <w:u w:val="single"/>
              </w:rPr>
              <w:t>&gt;</w:t>
            </w:r>
            <w:r w:rsidRPr="004A210D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1</w:t>
            </w:r>
          </w:p>
        </w:tc>
        <w:tc>
          <w:tcPr>
            <w:tcW w:w="2153" w:type="dxa"/>
            <w:shd w:val="clear" w:color="auto" w:fill="auto"/>
            <w:noWrap/>
            <w:hideMark/>
          </w:tcPr>
          <w:p w14:paraId="22EB0347" w14:textId="77777777" w:rsidR="0020479F" w:rsidRPr="007D7EF9" w:rsidRDefault="0020479F" w:rsidP="00B12915">
            <w:pPr>
              <w:tabs>
                <w:tab w:val="left" w:pos="6960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7D7EF9">
              <w:rPr>
                <w:rFonts w:ascii="Times New Roman" w:hAnsi="Times New Roman" w:cs="Times New Roman"/>
                <w:b/>
                <w:color w:val="000000" w:themeColor="text1"/>
              </w:rPr>
              <w:t>16.69 (4.74-58.71)</w:t>
            </w:r>
          </w:p>
        </w:tc>
        <w:tc>
          <w:tcPr>
            <w:tcW w:w="2153" w:type="dxa"/>
            <w:shd w:val="clear" w:color="auto" w:fill="auto"/>
            <w:noWrap/>
            <w:hideMark/>
          </w:tcPr>
          <w:p w14:paraId="2CE986C6" w14:textId="77777777" w:rsidR="0020479F" w:rsidRPr="007D7EF9" w:rsidRDefault="0020479F" w:rsidP="00B12915">
            <w:pPr>
              <w:tabs>
                <w:tab w:val="left" w:pos="6960"/>
              </w:tabs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7D7EF9">
              <w:rPr>
                <w:rFonts w:ascii="Times New Roman" w:hAnsi="Times New Roman" w:cs="Times New Roman"/>
                <w:b/>
                <w:color w:val="000000" w:themeColor="text1"/>
              </w:rPr>
              <w:t>20.94 (5.07-86.43)</w:t>
            </w:r>
          </w:p>
        </w:tc>
      </w:tr>
    </w:tbl>
    <w:p w14:paraId="28B291DD" w14:textId="53B7A94E" w:rsidR="00B8089A" w:rsidRPr="003C7AF0" w:rsidRDefault="00EE54B4" w:rsidP="00B8089A">
      <w:pPr>
        <w:tabs>
          <w:tab w:val="left" w:pos="6960"/>
        </w:tabs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 xml:space="preserve">a </w:t>
      </w:r>
      <w:r w:rsidR="00B8089A" w:rsidRPr="003C7AF0">
        <w:rPr>
          <w:rFonts w:ascii="Times New Roman" w:hAnsi="Times New Roman" w:cs="Times New Roman"/>
        </w:rPr>
        <w:t xml:space="preserve">Logistic regression analysis included all covariates listed in column 1 </w:t>
      </w:r>
    </w:p>
    <w:p w14:paraId="6592947D" w14:textId="77777777" w:rsidR="00B8089A" w:rsidRPr="003C7AF0" w:rsidRDefault="00B8089A" w:rsidP="00B8089A">
      <w:pPr>
        <w:rPr>
          <w:rFonts w:ascii="Times New Roman" w:hAnsi="Times New Roman" w:cs="Times New Roman"/>
        </w:rPr>
      </w:pPr>
    </w:p>
    <w:p w14:paraId="43576B02" w14:textId="77777777" w:rsidR="00B8089A" w:rsidRDefault="00B8089A" w:rsidP="00B8089A">
      <w:pPr>
        <w:rPr>
          <w:rFonts w:ascii="Times New Roman" w:hAnsi="Times New Roman" w:cs="Times New Roman"/>
        </w:rPr>
      </w:pPr>
    </w:p>
    <w:p w14:paraId="0BB0FF46" w14:textId="77777777" w:rsidR="00B8089A" w:rsidRDefault="00B8089A" w:rsidP="00B8089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ferences:</w:t>
      </w:r>
    </w:p>
    <w:p w14:paraId="203DE837" w14:textId="77777777" w:rsidR="00B8089A" w:rsidRPr="00AE64D2" w:rsidRDefault="00B8089A" w:rsidP="00B8089A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lang w:val="en-US"/>
        </w:rPr>
      </w:pP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 xml:space="preserve">ADDIN Mendeley Bibliography CSL_BIBLIOGRAPHY </w:instrText>
      </w:r>
      <w:r>
        <w:rPr>
          <w:rFonts w:ascii="Times New Roman" w:hAnsi="Times New Roman" w:cs="Times New Roman"/>
        </w:rPr>
        <w:fldChar w:fldCharType="separate"/>
      </w:r>
      <w:r w:rsidRPr="00AE64D2">
        <w:rPr>
          <w:rFonts w:ascii="Times New Roman" w:hAnsi="Times New Roman" w:cs="Times New Roman"/>
          <w:noProof/>
          <w:lang w:val="en-US"/>
        </w:rPr>
        <w:t xml:space="preserve">Beck JE. A developmental perspective on functional somatic symptoms. </w:t>
      </w:r>
      <w:r w:rsidRPr="00AE64D2">
        <w:rPr>
          <w:rFonts w:ascii="Times New Roman" w:hAnsi="Times New Roman" w:cs="Times New Roman"/>
          <w:i/>
          <w:iCs/>
          <w:noProof/>
          <w:lang w:val="en-US"/>
        </w:rPr>
        <w:t>J Pediatr Psychol</w:t>
      </w:r>
      <w:r w:rsidRPr="00AE64D2">
        <w:rPr>
          <w:rFonts w:ascii="Times New Roman" w:hAnsi="Times New Roman" w:cs="Times New Roman"/>
          <w:noProof/>
          <w:lang w:val="en-US"/>
        </w:rPr>
        <w:t>. 2008;33(5):547-562. doi:10.1093/jpepsy/jsm113</w:t>
      </w:r>
    </w:p>
    <w:p w14:paraId="020239E9" w14:textId="77777777" w:rsidR="00B8089A" w:rsidRPr="00AE64D2" w:rsidRDefault="00B8089A" w:rsidP="00B8089A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lang w:val="en-US"/>
        </w:rPr>
      </w:pPr>
      <w:r w:rsidRPr="00AE64D2">
        <w:rPr>
          <w:rFonts w:ascii="Times New Roman" w:hAnsi="Times New Roman" w:cs="Times New Roman"/>
          <w:noProof/>
          <w:lang w:val="en-US"/>
        </w:rPr>
        <w:t xml:space="preserve">Somatic Symptom and Related Disorders. In: </w:t>
      </w:r>
      <w:r w:rsidRPr="00AE64D2">
        <w:rPr>
          <w:rFonts w:ascii="Times New Roman" w:hAnsi="Times New Roman" w:cs="Times New Roman"/>
          <w:i/>
          <w:iCs/>
          <w:noProof/>
          <w:lang w:val="en-US"/>
        </w:rPr>
        <w:t>Diagnostic and Statistical Manual of Mental Disorders</w:t>
      </w:r>
      <w:r w:rsidRPr="00AE64D2">
        <w:rPr>
          <w:rFonts w:ascii="Times New Roman" w:hAnsi="Times New Roman" w:cs="Times New Roman"/>
          <w:noProof/>
          <w:lang w:val="en-US"/>
        </w:rPr>
        <w:t>. DSM Library. American Psychiatric Association; 2013. doi:10.1176/appi.books.9780890425596.dsm09</w:t>
      </w:r>
    </w:p>
    <w:p w14:paraId="2A744E67" w14:textId="77777777" w:rsidR="00B8089A" w:rsidRPr="00AE64D2" w:rsidRDefault="00B8089A" w:rsidP="00B8089A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AE64D2">
        <w:rPr>
          <w:rFonts w:ascii="Times New Roman" w:hAnsi="Times New Roman" w:cs="Times New Roman"/>
          <w:noProof/>
          <w:lang w:val="en-US"/>
        </w:rPr>
        <w:t xml:space="preserve">Hatcher S, Arroll B. Assessment and management of medically unexplained symptoms. </w:t>
      </w:r>
      <w:r w:rsidRPr="00AE64D2">
        <w:rPr>
          <w:rFonts w:ascii="Times New Roman" w:hAnsi="Times New Roman" w:cs="Times New Roman"/>
          <w:i/>
          <w:iCs/>
          <w:noProof/>
          <w:lang w:val="en-US"/>
        </w:rPr>
        <w:t>BMJ</w:t>
      </w:r>
      <w:r w:rsidRPr="00AE64D2">
        <w:rPr>
          <w:rFonts w:ascii="Times New Roman" w:hAnsi="Times New Roman" w:cs="Times New Roman"/>
          <w:noProof/>
          <w:lang w:val="en-US"/>
        </w:rPr>
        <w:t>. 2008;336(7653):1124-1128. doi:10.1136/bmj.39554.592014.BE</w:t>
      </w:r>
    </w:p>
    <w:p w14:paraId="4AF08615" w14:textId="77777777" w:rsidR="00B8089A" w:rsidRDefault="00B8089A" w:rsidP="00B8089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0854BB1C" w14:textId="77777777" w:rsidR="001006D8" w:rsidRDefault="001006D8"/>
    <w:sectPr w:rsidR="001006D8" w:rsidSect="00FF2331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8089A"/>
    <w:rsid w:val="0006510A"/>
    <w:rsid w:val="001006D8"/>
    <w:rsid w:val="0020479F"/>
    <w:rsid w:val="002308B1"/>
    <w:rsid w:val="00333E40"/>
    <w:rsid w:val="00463619"/>
    <w:rsid w:val="004A210D"/>
    <w:rsid w:val="005117BF"/>
    <w:rsid w:val="005B7D06"/>
    <w:rsid w:val="005F0487"/>
    <w:rsid w:val="00603044"/>
    <w:rsid w:val="006F2921"/>
    <w:rsid w:val="0076618C"/>
    <w:rsid w:val="008F3C93"/>
    <w:rsid w:val="0092530A"/>
    <w:rsid w:val="009C6934"/>
    <w:rsid w:val="009D5E1A"/>
    <w:rsid w:val="009E11E4"/>
    <w:rsid w:val="00B02AAB"/>
    <w:rsid w:val="00B50534"/>
    <w:rsid w:val="00B8089A"/>
    <w:rsid w:val="00C927DB"/>
    <w:rsid w:val="00D26873"/>
    <w:rsid w:val="00E52F01"/>
    <w:rsid w:val="00EE54B4"/>
    <w:rsid w:val="00FF23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F9A032"/>
  <w15:chartTrackingRefBased/>
  <w15:docId w15:val="{28990A5D-9B00-C043-8B9B-DA354E7FE2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B8089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stTable2">
    <w:name w:val="List Table 2"/>
    <w:basedOn w:val="TableNormal"/>
    <w:uiPriority w:val="47"/>
    <w:rsid w:val="00B8089A"/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5F0487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F0487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25</Words>
  <Characters>1857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unit Virk</dc:creator>
  <cp:keywords/>
  <dc:description/>
  <cp:lastModifiedBy>CJEM</cp:lastModifiedBy>
  <cp:revision>2</cp:revision>
  <dcterms:created xsi:type="dcterms:W3CDTF">2019-11-12T16:25:00Z</dcterms:created>
  <dcterms:modified xsi:type="dcterms:W3CDTF">2019-11-12T16:25:00Z</dcterms:modified>
</cp:coreProperties>
</file>